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81978" w:rsidRDefault="00E81978" w:rsidP="00A53A40">
      <w:pPr>
        <w:tabs>
          <w:tab w:val="left" w:pos="3806"/>
        </w:tabs>
      </w:pPr>
      <w:bookmarkStart w:id="0" w:name="_GoBack"/>
      <w:bookmarkEnd w:id="0"/>
    </w:p>
    <w:p w:rsidR="007F064E" w:rsidRDefault="007F064E" w:rsidP="002F170D"/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A53A40" w:rsidRPr="00926CE6" w:rsidRDefault="00A53A40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A53A40" w:rsidRPr="00926CE6" w:rsidRDefault="00E050B9" w:rsidP="00CF3FAB">
      <w:pPr>
        <w:jc w:val="center"/>
        <w:rPr>
          <w:rFonts w:ascii="Times New Roman" w:hAnsi="Times New Roman" w:cs="Times New Roman"/>
          <w:color w:val="000000" w:themeColor="text1"/>
        </w:rPr>
      </w:pPr>
      <w:r w:rsidRPr="00926CE6">
        <w:rPr>
          <w:rFonts w:ascii="Times New Roman" w:hAnsi="Times New Roman" w:cs="Times New Roman"/>
          <w:color w:val="000000" w:themeColor="text1"/>
        </w:rPr>
        <w:t>Disruptive innovations</w:t>
      </w:r>
    </w:p>
    <w:p w:rsidR="00CF3FAB" w:rsidRPr="00926CE6" w:rsidRDefault="00E050B9" w:rsidP="00CF3FAB">
      <w:pPr>
        <w:jc w:val="center"/>
        <w:rPr>
          <w:rFonts w:ascii="Times New Roman" w:hAnsi="Times New Roman" w:cs="Times New Roman"/>
          <w:color w:val="000000" w:themeColor="text1"/>
        </w:rPr>
      </w:pPr>
      <w:r w:rsidRPr="00926CE6">
        <w:rPr>
          <w:rFonts w:ascii="Times New Roman" w:hAnsi="Times New Roman" w:cs="Times New Roman"/>
          <w:color w:val="000000" w:themeColor="text1"/>
        </w:rPr>
        <w:t>Author name</w:t>
      </w:r>
    </w:p>
    <w:p w:rsidR="00A53A40" w:rsidRPr="00926CE6" w:rsidRDefault="00E050B9" w:rsidP="00CF3FAB">
      <w:pPr>
        <w:jc w:val="center"/>
        <w:rPr>
          <w:rFonts w:ascii="Times New Roman" w:hAnsi="Times New Roman" w:cs="Times New Roman"/>
          <w:color w:val="000000" w:themeColor="text1"/>
        </w:rPr>
      </w:pPr>
      <w:r w:rsidRPr="00926CE6">
        <w:rPr>
          <w:rFonts w:ascii="Times New Roman" w:hAnsi="Times New Roman" w:cs="Times New Roman"/>
          <w:color w:val="000000" w:themeColor="text1"/>
        </w:rPr>
        <w:t>Affiliations</w:t>
      </w:r>
    </w:p>
    <w:p w:rsidR="00A53A40" w:rsidRPr="00D70916" w:rsidRDefault="00A53A40" w:rsidP="00B02434">
      <w:pPr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B02434">
      <w:pPr>
        <w:jc w:val="both"/>
        <w:rPr>
          <w:rFonts w:ascii="Times New Roman" w:hAnsi="Times New Roman" w:cs="Times New Roman"/>
        </w:rPr>
      </w:pPr>
    </w:p>
    <w:p w:rsidR="00A53A40" w:rsidRDefault="00A53A40" w:rsidP="003D6C05">
      <w:pPr>
        <w:ind w:firstLine="0"/>
        <w:jc w:val="both"/>
        <w:rPr>
          <w:rFonts w:ascii="Times New Roman" w:hAnsi="Times New Roman" w:cs="Times New Roman"/>
        </w:rPr>
      </w:pPr>
    </w:p>
    <w:p w:rsidR="003D6C05" w:rsidRDefault="003D6C05" w:rsidP="003D6C05">
      <w:pPr>
        <w:ind w:firstLine="0"/>
        <w:jc w:val="both"/>
        <w:rPr>
          <w:rFonts w:ascii="Times New Roman" w:hAnsi="Times New Roman" w:cs="Times New Roman"/>
        </w:rPr>
      </w:pPr>
    </w:p>
    <w:p w:rsidR="003D6C05" w:rsidRDefault="003D6C05" w:rsidP="003D6C05">
      <w:pPr>
        <w:ind w:firstLine="0"/>
        <w:jc w:val="both"/>
        <w:rPr>
          <w:rFonts w:ascii="Times New Roman" w:hAnsi="Times New Roman" w:cs="Times New Roman"/>
        </w:rPr>
      </w:pPr>
    </w:p>
    <w:p w:rsidR="00C9213D" w:rsidRPr="00C9213D" w:rsidRDefault="00E050B9" w:rsidP="00C9213D">
      <w:pPr>
        <w:ind w:firstLine="0"/>
        <w:rPr>
          <w:b/>
        </w:rPr>
      </w:pPr>
      <w:r w:rsidRPr="00C9213D">
        <w:rPr>
          <w:b/>
        </w:rPr>
        <w:lastRenderedPageBreak/>
        <w:t xml:space="preserve">Module Based Content  </w:t>
      </w:r>
    </w:p>
    <w:p w:rsidR="006F32C0" w:rsidRDefault="00E050B9" w:rsidP="00383D32">
      <w:r w:rsidRPr="003D6C05">
        <w:t xml:space="preserve">Starbucks has always been known for </w:t>
      </w:r>
      <w:r w:rsidR="009154E1" w:rsidRPr="003D6C05">
        <w:t>its</w:t>
      </w:r>
      <w:r w:rsidRPr="003D6C05">
        <w:t xml:space="preserve"> socially responsible practices.</w:t>
      </w:r>
      <w:r w:rsidR="004B29CD">
        <w:t xml:space="preserve"> </w:t>
      </w:r>
      <w:r>
        <w:rPr>
          <w:lang w:eastAsia="en-US"/>
        </w:rPr>
        <w:t xml:space="preserve">, </w:t>
      </w:r>
      <w:r w:rsidRPr="003D6C05">
        <w:t>Starbucks</w:t>
      </w:r>
      <w:r>
        <w:t xml:space="preserve"> is also a proud sponsor of Morning Joe. </w:t>
      </w:r>
      <w:r w:rsidR="003246B2">
        <w:t xml:space="preserve">Recently </w:t>
      </w:r>
      <w:r w:rsidR="00F27314">
        <w:t>C.E.O. of Starbucks, Howard Schultz</w:t>
      </w:r>
      <w:r w:rsidR="003246B2">
        <w:t xml:space="preserve"> has also decided </w:t>
      </w:r>
      <w:r w:rsidR="003246B2" w:rsidRPr="003246B2">
        <w:t xml:space="preserve">to </w:t>
      </w:r>
      <w:r w:rsidRPr="003246B2">
        <w:rPr>
          <w:lang w:eastAsia="en-US"/>
        </w:rPr>
        <w:t>share</w:t>
      </w:r>
      <w:r w:rsidR="003246B2" w:rsidRPr="003246B2">
        <w:t xml:space="preserve"> its</w:t>
      </w:r>
      <w:r w:rsidRPr="003246B2">
        <w:rPr>
          <w:lang w:eastAsia="en-US"/>
        </w:rPr>
        <w:t xml:space="preserve"> profits </w:t>
      </w:r>
      <w:r w:rsidRPr="00161B97">
        <w:rPr>
          <w:lang w:eastAsia="en-US"/>
        </w:rPr>
        <w:t>from a local store in Crenshaw with the Los Angeles Urban League</w:t>
      </w:r>
      <w:r w:rsidR="00161B97" w:rsidRPr="00161B97">
        <w:t xml:space="preserve"> and Harlem in New York City</w:t>
      </w:r>
      <w:r w:rsidRPr="00161B97">
        <w:rPr>
          <w:lang w:eastAsia="en-US"/>
        </w:rPr>
        <w:t>.</w:t>
      </w:r>
      <w:r w:rsidR="003246B2" w:rsidRPr="00161B97">
        <w:t xml:space="preserve"> </w:t>
      </w:r>
      <w:r w:rsidR="0031138B" w:rsidRPr="00161B97">
        <w:t>The</w:t>
      </w:r>
      <w:r w:rsidR="0031138B" w:rsidRPr="00F01C5E">
        <w:t xml:space="preserve"> aim is to develop a </w:t>
      </w:r>
      <w:r w:rsidRPr="00F01C5E">
        <w:rPr>
          <w:lang w:eastAsia="en-US"/>
        </w:rPr>
        <w:t xml:space="preserve">model for businesses </w:t>
      </w:r>
      <w:r w:rsidR="00F01C5E" w:rsidRPr="00F01C5E">
        <w:t>to</w:t>
      </w:r>
      <w:r w:rsidRPr="00F01C5E">
        <w:rPr>
          <w:lang w:eastAsia="en-US"/>
        </w:rPr>
        <w:t xml:space="preserve"> become </w:t>
      </w:r>
      <w:r w:rsidR="00F01C5E" w:rsidRPr="00F01C5E">
        <w:t>superior</w:t>
      </w:r>
      <w:r w:rsidRPr="00F01C5E">
        <w:rPr>
          <w:lang w:eastAsia="en-US"/>
        </w:rPr>
        <w:t xml:space="preserve"> corporate </w:t>
      </w:r>
      <w:r w:rsidR="00F01C5E" w:rsidRPr="00F01C5E">
        <w:t>agents</w:t>
      </w:r>
      <w:r w:rsidRPr="00F01C5E">
        <w:rPr>
          <w:lang w:eastAsia="en-US"/>
        </w:rPr>
        <w:t xml:space="preserve"> in socially and economically </w:t>
      </w:r>
      <w:r w:rsidR="00F01C5E" w:rsidRPr="00F01C5E">
        <w:t>dejected</w:t>
      </w:r>
      <w:r w:rsidRPr="00F01C5E">
        <w:rPr>
          <w:lang w:eastAsia="en-US"/>
        </w:rPr>
        <w:t xml:space="preserve"> </w:t>
      </w:r>
      <w:r w:rsidR="00F01C5E" w:rsidRPr="00F01C5E">
        <w:t>localities</w:t>
      </w:r>
      <w:r w:rsidRPr="00F01C5E">
        <w:rPr>
          <w:lang w:eastAsia="en-US"/>
        </w:rPr>
        <w:t>.</w:t>
      </w:r>
      <w:r w:rsidR="00BB3F13">
        <w:rPr>
          <w:lang w:eastAsia="en-US"/>
        </w:rPr>
        <w:t xml:space="preserve"> </w:t>
      </w:r>
      <w:r>
        <w:t>The Abyssinian Development Corporation and the L.A</w:t>
      </w:r>
      <w:r w:rsidR="008D6C9B">
        <w:t xml:space="preserve"> (</w:t>
      </w:r>
      <w:r w:rsidR="008D6C9B" w:rsidRPr="00B77074">
        <w:t>Brze</w:t>
      </w:r>
      <w:r w:rsidR="008D6C9B">
        <w:t>zinski &amp; Geist, &amp; Scarborough, 2011</w:t>
      </w:r>
      <w:r w:rsidR="00962D65">
        <w:t>)</w:t>
      </w:r>
      <w:r w:rsidR="008D6C9B">
        <w:t xml:space="preserve">. </w:t>
      </w:r>
      <w:r>
        <w:t>Urban League is not able to raise money due to the federal deficit and budget cuts at the state level.</w:t>
      </w:r>
      <w:r w:rsidR="00BB71E9">
        <w:t xml:space="preserve"> These organizations are striving a lot for education, health services, and the homeless in their areas. </w:t>
      </w:r>
      <w:r w:rsidR="00BB71E9" w:rsidRPr="003D6C05">
        <w:t>Starbucks</w:t>
      </w:r>
      <w:r w:rsidR="00BB71E9">
        <w:t xml:space="preserve"> </w:t>
      </w:r>
      <w:r w:rsidR="002D3DD1">
        <w:t>has also been</w:t>
      </w:r>
      <w:r w:rsidR="00BB71E9">
        <w:t xml:space="preserve"> operating in the same localities </w:t>
      </w:r>
      <w:r w:rsidR="002D3DD1">
        <w:t xml:space="preserve">for over a decade </w:t>
      </w:r>
      <w:r w:rsidR="00BB71E9">
        <w:t xml:space="preserve">and </w:t>
      </w:r>
      <w:r w:rsidR="00031986">
        <w:t>has witnessed their heroic efforts.</w:t>
      </w:r>
      <w:r w:rsidR="00090576">
        <w:t xml:space="preserve"> </w:t>
      </w:r>
      <w:r w:rsidR="002555D7">
        <w:t>Therefore</w:t>
      </w:r>
      <w:r w:rsidR="00090576">
        <w:t xml:space="preserve">, </w:t>
      </w:r>
      <w:r w:rsidR="00295227">
        <w:t xml:space="preserve">Starbucks has </w:t>
      </w:r>
      <w:r w:rsidR="002555D7">
        <w:t>decided</w:t>
      </w:r>
      <w:r w:rsidR="00295227">
        <w:t xml:space="preserve"> to </w:t>
      </w:r>
      <w:r w:rsidR="008367E8">
        <w:t>partner</w:t>
      </w:r>
      <w:r>
        <w:t xml:space="preserve"> with these organizations </w:t>
      </w:r>
      <w:r w:rsidR="002555D7">
        <w:t>and</w:t>
      </w:r>
      <w:r>
        <w:t xml:space="preserve"> give them </w:t>
      </w:r>
      <w:r w:rsidR="002555D7">
        <w:t xml:space="preserve">nearly </w:t>
      </w:r>
      <w:r>
        <w:t>$100,000 a year from</w:t>
      </w:r>
      <w:r w:rsidR="002555D7">
        <w:t xml:space="preserve"> its profits of each store.</w:t>
      </w:r>
      <w:r w:rsidR="008367E8">
        <w:t xml:space="preserve"> Starbucks does not believe in profitability as a sole objective rather want to emerge as a model of </w:t>
      </w:r>
      <w:r w:rsidR="008367E8" w:rsidRPr="003D6C05">
        <w:t>a socially responsible</w:t>
      </w:r>
      <w:r w:rsidR="008367E8">
        <w:t xml:space="preserve"> organization.</w:t>
      </w:r>
      <w:r w:rsidR="00383D32">
        <w:t xml:space="preserve"> </w:t>
      </w:r>
      <w:r w:rsidR="00C90D87">
        <w:t xml:space="preserve">In addition, it is also fulfilling’s its reasonability towards nation on a large scale and has </w:t>
      </w:r>
      <w:r w:rsidR="00260565">
        <w:t>c</w:t>
      </w:r>
      <w:r w:rsidR="00C90D87">
        <w:t>reate</w:t>
      </w:r>
      <w:r w:rsidR="00260565">
        <w:t>d</w:t>
      </w:r>
      <w:r w:rsidR="00C90D87">
        <w:t xml:space="preserve"> Jobs </w:t>
      </w:r>
      <w:r w:rsidR="002075AB">
        <w:t>for the</w:t>
      </w:r>
      <w:r w:rsidR="00C90D87">
        <w:t xml:space="preserve"> U.S.A.</w:t>
      </w:r>
      <w:r w:rsidR="002075AB">
        <w:t xml:space="preserve"> this requires </w:t>
      </w:r>
      <w:r w:rsidR="00C90D87">
        <w:t xml:space="preserve">customers who </w:t>
      </w:r>
      <w:r w:rsidR="002075AB">
        <w:t>visit</w:t>
      </w:r>
      <w:r w:rsidR="00C90D87">
        <w:t xml:space="preserve"> Starbucks store </w:t>
      </w:r>
      <w:r w:rsidR="002075AB">
        <w:t xml:space="preserve">to </w:t>
      </w:r>
      <w:r w:rsidR="00C90D87">
        <w:t>donate five dollars</w:t>
      </w:r>
      <w:r w:rsidR="002075AB">
        <w:t>.</w:t>
      </w:r>
    </w:p>
    <w:p w:rsidR="008668E1" w:rsidRDefault="00E050B9" w:rsidP="00DA7B36">
      <w:r>
        <w:t>On</w:t>
      </w:r>
      <w:r w:rsidR="00383D32">
        <w:t xml:space="preserve"> the </w:t>
      </w:r>
      <w:r w:rsidRPr="002E1FC3">
        <w:t>other</w:t>
      </w:r>
      <w:r w:rsidR="00383D32" w:rsidRPr="002E1FC3">
        <w:t xml:space="preserve"> hand, </w:t>
      </w:r>
      <w:r w:rsidR="00F223D2" w:rsidRPr="002E1FC3">
        <w:t>Wal-Mart one of the nation's biggest business empire</w:t>
      </w:r>
      <w:r w:rsidR="008F7F4D" w:rsidRPr="002E1FC3">
        <w:t xml:space="preserve"> has been accused of using bribery in expanding its business.</w:t>
      </w:r>
      <w:r w:rsidR="003227A1" w:rsidRPr="002E1FC3">
        <w:t xml:space="preserve"> Walmart </w:t>
      </w:r>
      <w:r w:rsidR="00AD124D" w:rsidRPr="002E1FC3">
        <w:t>is going for</w:t>
      </w:r>
      <w:r w:rsidR="003227A1" w:rsidRPr="002E1FC3">
        <w:t xml:space="preserve"> aggressive international expansion</w:t>
      </w:r>
      <w:r w:rsidR="00AD124D" w:rsidRPr="002E1FC3">
        <w:t xml:space="preserve"> and now own t</w:t>
      </w:r>
      <w:r w:rsidR="003227A1" w:rsidRPr="002E1FC3">
        <w:t>wenty-one-hundred stores</w:t>
      </w:r>
      <w:r w:rsidR="00AD124D" w:rsidRPr="002E1FC3">
        <w:t xml:space="preserve"> with </w:t>
      </w:r>
      <w:r w:rsidR="003227A1" w:rsidRPr="002E1FC3">
        <w:t>more than 200,000 workers</w:t>
      </w:r>
      <w:r w:rsidR="00AD124D">
        <w:t xml:space="preserve">. A decade ago, it only had </w:t>
      </w:r>
      <w:r w:rsidR="003227A1">
        <w:t>500 stores</w:t>
      </w:r>
      <w:r w:rsidR="002B6332">
        <w:t xml:space="preserve"> </w:t>
      </w:r>
      <w:r w:rsidR="002B6332">
        <w:fldChar w:fldCharType="begin"/>
      </w:r>
      <w:r w:rsidR="002B6332">
        <w:instrText xml:space="preserve"> ADDIN ZOTERO_ITEM CSL_CITATION {"citationID":"YxoGuBRv","properties":{"formattedCitation":"(\\uc0\\u8220{}Wal-Mart Executives May Face Prosecution in Bribery Case,\\uc0\\u8221{} 2012)","plainCitation":"(“Wal-Mart Executives May Face Prosecution in Bribery Case,” 2012)","noteIndex":0},"citationItems":[{"id":2710,"uris":["http://zotero.org/users/local/KZl8ZL3A/items/MW6NSGMU"],"uri":["http://zotero.org/users/local/KZl8ZL3A/items/MW6NSGMU"],"itemData":{"id":2710,"type":"webpage","title":"Wal-Mart Executives May Face Prosecution in Bribery Case","issued":{"date-parts":[["2012"]]}}}],"schema":"https://github.com/citation-style-language/schema/raw/master/csl-citation.json"} </w:instrText>
      </w:r>
      <w:r w:rsidR="002B6332">
        <w:fldChar w:fldCharType="separate"/>
      </w:r>
      <w:r w:rsidR="002B6332" w:rsidRPr="002B6332">
        <w:rPr>
          <w:rFonts w:ascii="Times New Roman" w:hAnsi="Times New Roman" w:cs="Times New Roman"/>
        </w:rPr>
        <w:t>(“Wal-Mart Executives May Face Prosecution in Bribery Case,” 2012)</w:t>
      </w:r>
      <w:r w:rsidR="002B6332">
        <w:fldChar w:fldCharType="end"/>
      </w:r>
      <w:r w:rsidR="003227A1">
        <w:t xml:space="preserve">. </w:t>
      </w:r>
      <w:r w:rsidR="002E1FC3">
        <w:t xml:space="preserve">This vast expansion has arisen </w:t>
      </w:r>
      <w:r w:rsidR="00AD124D">
        <w:t>question</w:t>
      </w:r>
      <w:r w:rsidR="002E1FC3">
        <w:t>s</w:t>
      </w:r>
      <w:r w:rsidR="00AD124D">
        <w:t xml:space="preserve"> </w:t>
      </w:r>
      <w:r w:rsidR="002E1FC3">
        <w:t xml:space="preserve">about its expansion. </w:t>
      </w:r>
      <w:r w:rsidR="003227A1">
        <w:t xml:space="preserve">The New York </w:t>
      </w:r>
      <w:r w:rsidR="002E1FC3">
        <w:t xml:space="preserve">Times has claimed that </w:t>
      </w:r>
      <w:r w:rsidR="003227A1">
        <w:t>the company</w:t>
      </w:r>
      <w:r w:rsidR="002E1FC3">
        <w:t xml:space="preserve"> has paid big bribes and violated </w:t>
      </w:r>
      <w:r w:rsidR="003227A1">
        <w:t xml:space="preserve">US law. </w:t>
      </w:r>
      <w:r w:rsidR="00DA7B36">
        <w:t xml:space="preserve">For example, </w:t>
      </w:r>
      <w:r w:rsidR="00103216">
        <w:t>in Mexico</w:t>
      </w:r>
      <w:r>
        <w:t xml:space="preserve">, </w:t>
      </w:r>
      <w:r w:rsidR="00DA7B36">
        <w:t xml:space="preserve">it has </w:t>
      </w:r>
      <w:r>
        <w:t xml:space="preserve">spent millions of dollars on bribes to local government officials </w:t>
      </w:r>
      <w:r w:rsidR="00DA7B36">
        <w:t xml:space="preserve">to </w:t>
      </w:r>
      <w:r>
        <w:t>speed up the permitting process</w:t>
      </w:r>
      <w:r w:rsidR="00DA7B36">
        <w:t>.</w:t>
      </w:r>
      <w:r w:rsidR="00D861CC">
        <w:t xml:space="preserve"> If these allegations prove true then the company will face serious harm. It will affect its </w:t>
      </w:r>
      <w:r w:rsidR="00D861CC">
        <w:lastRenderedPageBreak/>
        <w:t>reputation and sales in the long run.</w:t>
      </w:r>
      <w:r w:rsidR="00C34A2B" w:rsidRPr="00C34A2B">
        <w:t xml:space="preserve"> </w:t>
      </w:r>
      <w:r w:rsidR="00C34A2B" w:rsidRPr="002E1FC3">
        <w:t>Wal-Mart</w:t>
      </w:r>
      <w:r w:rsidR="00C34A2B">
        <w:t xml:space="preserve"> should know its responsibility and must not involve in any illegal practice to make a profit. </w:t>
      </w:r>
    </w:p>
    <w:p w:rsidR="00C34A2B" w:rsidRPr="004A166C" w:rsidRDefault="00E050B9" w:rsidP="002C3B9C">
      <w:pPr>
        <w:ind w:firstLine="0"/>
        <w:rPr>
          <w:b/>
          <w:color w:val="000000" w:themeColor="text1"/>
        </w:rPr>
      </w:pPr>
      <w:r w:rsidRPr="002C3B9C">
        <w:rPr>
          <w:b/>
        </w:rPr>
        <w:t xml:space="preserve">Landmark Article </w:t>
      </w:r>
      <w:r w:rsidRPr="004A166C">
        <w:rPr>
          <w:b/>
          <w:color w:val="000000" w:themeColor="text1"/>
        </w:rPr>
        <w:t xml:space="preserve">Research </w:t>
      </w:r>
    </w:p>
    <w:p w:rsidR="00AD51FE" w:rsidRPr="00C34633" w:rsidRDefault="00E050B9" w:rsidP="00C34633">
      <w:r w:rsidRPr="004A166C">
        <w:rPr>
          <w:color w:val="000000" w:themeColor="text1"/>
        </w:rPr>
        <w:t xml:space="preserve">Technology brings innovations and affects every aspect of the </w:t>
      </w:r>
      <w:r w:rsidR="00C34633">
        <w:rPr>
          <w:color w:val="000000" w:themeColor="text1"/>
        </w:rPr>
        <w:t>organization</w:t>
      </w:r>
      <w:r w:rsidRPr="004A166C">
        <w:rPr>
          <w:color w:val="000000" w:themeColor="text1"/>
        </w:rPr>
        <w:t>.</w:t>
      </w:r>
      <w:r w:rsidR="00C34633">
        <w:rPr>
          <w:color w:val="000000" w:themeColor="text1"/>
        </w:rPr>
        <w:t xml:space="preserve"> Its </w:t>
      </w:r>
      <w:r w:rsidR="00C34633">
        <w:t xml:space="preserve">strategies also changed with emerging technologies </w:t>
      </w:r>
      <w:r w:rsidR="00C34633">
        <w:fldChar w:fldCharType="begin"/>
      </w:r>
      <w:r w:rsidR="00C34633">
        <w:instrText xml:space="preserve"> ADDIN ZOTERO_ITEM CSL_CITATION {"citationID":"gbYkfZJX","properties":{"formattedCitation":"(Tidd, 2001)","plainCitation":"(Tidd, 2001)","noteIndex":0},"citationItems":[{"id":2703,"uris":["http://zotero.org/users/local/KZl8ZL3A/items/F8DTXB4Y"],"uri":["http://zotero.org/users/local/KZl8ZL3A/items/F8DTXB4Y"],"itemData":{"id":2703,"type":"article-journal","title":"Innovation management in context: environment, organization and performance","container-title":"International journal of management reviews","page":"169-183","volume":"3","issue":"3","author":[{"family":"Tidd","given":"Joe"}],"issued":{"date-parts":[["2001"]]}}}],"schema":"https://github.com/citation-style-language/schema/raw/master/csl-citation.json"} </w:instrText>
      </w:r>
      <w:r w:rsidR="00C34633">
        <w:fldChar w:fldCharType="separate"/>
      </w:r>
      <w:r w:rsidR="00C34633" w:rsidRPr="00C34633">
        <w:rPr>
          <w:rFonts w:ascii="Times New Roman" w:hAnsi="Times New Roman" w:cs="Times New Roman"/>
        </w:rPr>
        <w:t>(Tidd, 2001)</w:t>
      </w:r>
      <w:r w:rsidR="00C34633">
        <w:fldChar w:fldCharType="end"/>
      </w:r>
      <w:r w:rsidR="00C34633">
        <w:t xml:space="preserve">. </w:t>
      </w:r>
      <w:r w:rsidR="008C508E" w:rsidRPr="004A166C">
        <w:rPr>
          <w:color w:val="000000" w:themeColor="text1"/>
        </w:rPr>
        <w:t>It provides different opportunities to organizations to make progress by offering new technological solutions. With this</w:t>
      </w:r>
      <w:r w:rsidRPr="004A166C">
        <w:rPr>
          <w:color w:val="000000" w:themeColor="text1"/>
        </w:rPr>
        <w:t xml:space="preserve">, </w:t>
      </w:r>
      <w:r>
        <w:rPr>
          <w:color w:val="000000" w:themeColor="text1"/>
        </w:rPr>
        <w:t>there</w:t>
      </w:r>
      <w:r w:rsidR="008C508E" w:rsidRPr="004A166C">
        <w:rPr>
          <w:color w:val="000000" w:themeColor="text1"/>
        </w:rPr>
        <w:t xml:space="preserve"> are also different </w:t>
      </w:r>
      <w:r w:rsidR="008C508E" w:rsidRPr="00447951">
        <w:rPr>
          <w:color w:val="000000" w:themeColor="text1"/>
        </w:rPr>
        <w:t>challenges that technology gives to organizations</w:t>
      </w:r>
      <w:r w:rsidR="00EC02D5" w:rsidRPr="00447951">
        <w:rPr>
          <w:color w:val="000000" w:themeColor="text1"/>
        </w:rPr>
        <w:t xml:space="preserve">. </w:t>
      </w:r>
      <w:r w:rsidR="004A166C" w:rsidRPr="00447951">
        <w:rPr>
          <w:color w:val="000000" w:themeColor="text1"/>
        </w:rPr>
        <w:t>For</w:t>
      </w:r>
      <w:r w:rsidR="00EC02D5" w:rsidRPr="00447951">
        <w:rPr>
          <w:color w:val="000000" w:themeColor="text1"/>
        </w:rPr>
        <w:t xml:space="preserve"> </w:t>
      </w:r>
      <w:r w:rsidR="004A166C" w:rsidRPr="00447951">
        <w:rPr>
          <w:color w:val="000000" w:themeColor="text1"/>
        </w:rPr>
        <w:t>example</w:t>
      </w:r>
      <w:r w:rsidR="00EC02D5" w:rsidRPr="00447951">
        <w:rPr>
          <w:color w:val="000000" w:themeColor="text1"/>
        </w:rPr>
        <w:t xml:space="preserve">, </w:t>
      </w:r>
      <w:r w:rsidR="004A166C" w:rsidRPr="00447951">
        <w:rPr>
          <w:color w:val="000000" w:themeColor="text1"/>
        </w:rPr>
        <w:t>technological</w:t>
      </w:r>
      <w:r w:rsidR="00EC02D5" w:rsidRPr="00447951">
        <w:rPr>
          <w:color w:val="000000" w:themeColor="text1"/>
        </w:rPr>
        <w:t xml:space="preserve"> changes</w:t>
      </w:r>
      <w:r w:rsidR="00BF49C2" w:rsidRPr="00447951">
        <w:rPr>
          <w:color w:val="000000" w:themeColor="text1"/>
        </w:rPr>
        <w:t xml:space="preserve"> may</w:t>
      </w:r>
      <w:r w:rsidR="00EC02D5" w:rsidRPr="00447951">
        <w:rPr>
          <w:color w:val="000000" w:themeColor="text1"/>
        </w:rPr>
        <w:t xml:space="preserve"> result in </w:t>
      </w:r>
      <w:r w:rsidR="004A166C" w:rsidRPr="00447951">
        <w:rPr>
          <w:color w:val="000000" w:themeColor="text1"/>
        </w:rPr>
        <w:t>disruptive innovations</w:t>
      </w:r>
      <w:r w:rsidR="00C468CD" w:rsidRPr="00447951">
        <w:rPr>
          <w:color w:val="000000" w:themeColor="text1"/>
        </w:rPr>
        <w:t xml:space="preserve"> that </w:t>
      </w:r>
      <w:r w:rsidR="00C468CD" w:rsidRPr="00447951">
        <w:rPr>
          <w:rFonts w:ascii="Times New Roman" w:hAnsi="Times New Roman" w:cs="Times New Roman"/>
        </w:rPr>
        <w:t xml:space="preserve">do not offer better products to the current markets rather change this and offer new </w:t>
      </w:r>
      <w:r w:rsidR="00C468CD" w:rsidRPr="00447951">
        <w:rPr>
          <w:rFonts w:ascii="Times New Roman" w:hAnsi="Times New Roman" w:cs="Times New Roman"/>
          <w:lang w:eastAsia="en-US"/>
        </w:rPr>
        <w:t>products and services</w:t>
      </w:r>
      <w:r w:rsidR="007656A8">
        <w:rPr>
          <w:rFonts w:ascii="Times New Roman" w:hAnsi="Times New Roman" w:cs="Times New Roman"/>
          <w:lang w:eastAsia="en-US"/>
        </w:rPr>
        <w:t xml:space="preserve"> </w:t>
      </w:r>
      <w:r w:rsidR="007656A8">
        <w:rPr>
          <w:rFonts w:ascii="Times New Roman" w:hAnsi="Times New Roman" w:cs="Times New Roman"/>
          <w:lang w:eastAsia="en-US"/>
        </w:rPr>
        <w:fldChar w:fldCharType="begin"/>
      </w:r>
      <w:r w:rsidR="00EE1D4C">
        <w:rPr>
          <w:rFonts w:ascii="Times New Roman" w:hAnsi="Times New Roman" w:cs="Times New Roman"/>
          <w:lang w:eastAsia="en-US"/>
        </w:rPr>
        <w:instrText xml:space="preserve"> ADDIN ZOTERO_ITEM CSL_CITATION {"citationID":"l1juVZqH","properties":{"formattedCitation":"(Tidd, 2001)","plainCitation":"(Tidd, 2001)","noteIndex":0},"citationItems":[{"id":2703,"uris":["http://zotero.org/users/local/KZl8ZL3A/items/F8DTXB4Y"],"uri":["http://zotero.org/users/local/KZl8ZL3A/items/F8DTXB4Y"],"itemData":{"id":2703,"type":"article-journal","title":"Innovation management in context: environment, organization and performance","container-title":"International journal of management reviews","page":"169-183","volume":"3","issue":"3","author":[{"family":"Tidd","given":"Joe"}],"issued":{"date-parts":[["2001"]]}}}],"schema":"https://github.com/citation-style-language/schema/raw/master/csl-citation.json"} </w:instrText>
      </w:r>
      <w:r w:rsidR="007656A8">
        <w:rPr>
          <w:rFonts w:ascii="Times New Roman" w:hAnsi="Times New Roman" w:cs="Times New Roman"/>
          <w:lang w:eastAsia="en-US"/>
        </w:rPr>
        <w:fldChar w:fldCharType="separate"/>
      </w:r>
      <w:r w:rsidR="00EE1D4C" w:rsidRPr="00EE1D4C">
        <w:rPr>
          <w:rFonts w:ascii="Times New Roman" w:hAnsi="Times New Roman" w:cs="Times New Roman"/>
        </w:rPr>
        <w:t>(Tidd, 2001)</w:t>
      </w:r>
      <w:r w:rsidR="007656A8">
        <w:rPr>
          <w:rFonts w:ascii="Times New Roman" w:hAnsi="Times New Roman" w:cs="Times New Roman"/>
          <w:lang w:eastAsia="en-US"/>
        </w:rPr>
        <w:fldChar w:fldCharType="end"/>
      </w:r>
      <w:r w:rsidR="00EE1D4C">
        <w:rPr>
          <w:rFonts w:ascii="Times New Roman" w:hAnsi="Times New Roman" w:cs="Times New Roman"/>
          <w:lang w:eastAsia="en-US"/>
        </w:rPr>
        <w:t>.</w:t>
      </w:r>
      <w:r>
        <w:rPr>
          <w:rFonts w:ascii="Times New Roman" w:hAnsi="Times New Roman" w:cs="Times New Roman"/>
          <w:lang w:eastAsia="en-US"/>
        </w:rPr>
        <w:t xml:space="preserve"> </w:t>
      </w:r>
      <w:r w:rsidR="00EC12C0">
        <w:rPr>
          <w:rFonts w:ascii="Times New Roman" w:hAnsi="Times New Roman" w:cs="Times New Roman"/>
          <w:lang w:eastAsia="en-US"/>
        </w:rPr>
        <w:t>Thus</w:t>
      </w:r>
      <w:r>
        <w:rPr>
          <w:rFonts w:ascii="Times New Roman" w:hAnsi="Times New Roman" w:cs="Times New Roman"/>
          <w:lang w:eastAsia="en-US"/>
        </w:rPr>
        <w:t xml:space="preserve">, there is a </w:t>
      </w:r>
      <w:r w:rsidR="00EC12C0">
        <w:t>snap</w:t>
      </w:r>
      <w:r w:rsidR="009B5B9A">
        <w:t xml:space="preserve"> between the manager's</w:t>
      </w:r>
      <w:r>
        <w:t xml:space="preserve"> </w:t>
      </w:r>
      <w:r w:rsidR="00EC12C0">
        <w:t>insights</w:t>
      </w:r>
      <w:r>
        <w:t xml:space="preserve"> and reality </w:t>
      </w:r>
      <w:r w:rsidR="00EC12C0">
        <w:t>in the context of successful innovation.</w:t>
      </w:r>
    </w:p>
    <w:p w:rsidR="00C72805" w:rsidRDefault="00E050B9" w:rsidP="00C72805">
      <w:r>
        <w:t>Clayton Christenson firstly developed the</w:t>
      </w:r>
      <w:r>
        <w:rPr>
          <w:color w:val="000000" w:themeColor="text1"/>
        </w:rPr>
        <w:t xml:space="preserve"> </w:t>
      </w:r>
      <w:r>
        <w:t xml:space="preserve">theory of </w:t>
      </w:r>
      <w:r w:rsidRPr="000719FC">
        <w:t xml:space="preserve">disruptive innovation to refer to those innovations that result in new </w:t>
      </w:r>
      <w:r w:rsidRPr="00060D61">
        <w:rPr>
          <w:color w:val="000000" w:themeColor="text1"/>
        </w:rPr>
        <w:t xml:space="preserve">markets and </w:t>
      </w:r>
      <w:r w:rsidR="00A838C1" w:rsidRPr="00060D61">
        <w:rPr>
          <w:color w:val="000000" w:themeColor="text1"/>
        </w:rPr>
        <w:t xml:space="preserve">new customer </w:t>
      </w:r>
      <w:r w:rsidR="00347A00" w:rsidRPr="00060D61">
        <w:rPr>
          <w:color w:val="000000" w:themeColor="text1"/>
        </w:rPr>
        <w:t>segments. These</w:t>
      </w:r>
      <w:r w:rsidR="00447951" w:rsidRPr="00060D61">
        <w:rPr>
          <w:color w:val="000000" w:themeColor="text1"/>
        </w:rPr>
        <w:t xml:space="preserve"> are </w:t>
      </w:r>
      <w:r w:rsidR="00447951" w:rsidRPr="00060D61">
        <w:rPr>
          <w:rFonts w:ascii="Times New Roman" w:hAnsi="Times New Roman" w:cs="Times New Roman"/>
          <w:color w:val="000000" w:themeColor="text1"/>
        </w:rPr>
        <w:t xml:space="preserve">readily accepted in new markets as they </w:t>
      </w:r>
      <w:r w:rsidR="0019157C" w:rsidRPr="00060D61">
        <w:rPr>
          <w:rFonts w:ascii="Times New Roman" w:hAnsi="Times New Roman" w:cs="Times New Roman"/>
          <w:color w:val="000000" w:themeColor="text1"/>
        </w:rPr>
        <w:t xml:space="preserve">offer more convenience and low price to </w:t>
      </w:r>
      <w:r w:rsidR="000719FC" w:rsidRPr="00060D61">
        <w:rPr>
          <w:rFonts w:ascii="Times New Roman" w:hAnsi="Times New Roman" w:cs="Times New Roman"/>
          <w:color w:val="000000" w:themeColor="text1"/>
        </w:rPr>
        <w:t>customers.</w:t>
      </w:r>
      <w:r w:rsidR="000719FC" w:rsidRPr="00060D61">
        <w:rPr>
          <w:color w:val="000000" w:themeColor="text1"/>
        </w:rPr>
        <w:t xml:space="preserve"> A</w:t>
      </w:r>
      <w:r w:rsidR="008E0CE0" w:rsidRPr="00060D61">
        <w:rPr>
          <w:color w:val="000000" w:themeColor="text1"/>
        </w:rPr>
        <w:t xml:space="preserve"> classic example of this is the manufacturing of computer disks</w:t>
      </w:r>
      <w:r w:rsidR="008814C6" w:rsidRPr="00060D61">
        <w:rPr>
          <w:color w:val="000000" w:themeColor="text1"/>
        </w:rPr>
        <w:t xml:space="preserve"> that resulted in disruptive innovation.</w:t>
      </w:r>
      <w:r w:rsidR="00921BDC" w:rsidRPr="00060D61">
        <w:rPr>
          <w:color w:val="000000" w:themeColor="text1"/>
        </w:rPr>
        <w:t xml:space="preserve"> </w:t>
      </w:r>
      <w:r w:rsidR="00060D61" w:rsidRPr="00060D61">
        <w:rPr>
          <w:color w:val="000000" w:themeColor="text1"/>
        </w:rPr>
        <w:t xml:space="preserve"> When disk drive was developed it c</w:t>
      </w:r>
      <w:r w:rsidR="00F21253" w:rsidRPr="00060D61">
        <w:rPr>
          <w:color w:val="000000" w:themeColor="text1"/>
        </w:rPr>
        <w:t>reated a new market. However, with time they got replaced with drives</w:t>
      </w:r>
      <w:r w:rsidR="00060D61" w:rsidRPr="00060D61">
        <w:rPr>
          <w:color w:val="000000" w:themeColor="text1"/>
        </w:rPr>
        <w:t xml:space="preserve"> as customers were no more</w:t>
      </w:r>
      <w:r w:rsidR="00F21253" w:rsidRPr="00060D61">
        <w:rPr>
          <w:color w:val="000000" w:themeColor="text1"/>
        </w:rPr>
        <w:t xml:space="preserve"> customers. </w:t>
      </w:r>
      <w:r w:rsidR="00060D61" w:rsidRPr="00060D61">
        <w:rPr>
          <w:color w:val="000000" w:themeColor="text1"/>
        </w:rPr>
        <w:t>Thus, disruptive product always require</w:t>
      </w:r>
      <w:r w:rsidR="004827CC">
        <w:t xml:space="preserve">s </w:t>
      </w:r>
      <w:r w:rsidR="003C2704">
        <w:t>improve</w:t>
      </w:r>
      <w:r w:rsidR="004827CC">
        <w:t>ments</w:t>
      </w:r>
      <w:r w:rsidR="003C2704">
        <w:t xml:space="preserve"> </w:t>
      </w:r>
      <w:r w:rsidR="004827CC">
        <w:t xml:space="preserve">to remain in the market but with a low </w:t>
      </w:r>
      <w:r w:rsidR="004827CC" w:rsidRPr="003917B5">
        <w:t>price.</w:t>
      </w:r>
      <w:r>
        <w:t xml:space="preserve"> </w:t>
      </w:r>
    </w:p>
    <w:p w:rsidR="0000195A" w:rsidRDefault="00E050B9" w:rsidP="00B72DE8">
      <w:pPr>
        <w:rPr>
          <w:rFonts w:ascii="Times New Roman" w:hAnsi="Times New Roman" w:cs="Times New Roman"/>
        </w:rPr>
      </w:pPr>
      <w:r>
        <w:t>In addition, d</w:t>
      </w:r>
      <w:r w:rsidRPr="00A46959">
        <w:rPr>
          <w:rFonts w:ascii="Times New Roman" w:hAnsi="Times New Roman" w:cs="Times New Roman"/>
        </w:rPr>
        <w:t xml:space="preserve">isruptive innovations are </w:t>
      </w:r>
      <w:r>
        <w:rPr>
          <w:rFonts w:ascii="Times New Roman" w:hAnsi="Times New Roman" w:cs="Times New Roman"/>
        </w:rPr>
        <w:t xml:space="preserve">the features of </w:t>
      </w:r>
      <w:r w:rsidRPr="00A46959">
        <w:rPr>
          <w:rFonts w:ascii="Times New Roman" w:hAnsi="Times New Roman" w:cs="Times New Roman"/>
        </w:rPr>
        <w:t xml:space="preserve">small firms and </w:t>
      </w:r>
      <w:r>
        <w:rPr>
          <w:rFonts w:ascii="Times New Roman" w:hAnsi="Times New Roman" w:cs="Times New Roman"/>
        </w:rPr>
        <w:t xml:space="preserve">small markets. </w:t>
      </w:r>
      <w:r w:rsidRPr="00A46959">
        <w:rPr>
          <w:rFonts w:ascii="Times New Roman" w:hAnsi="Times New Roman" w:cs="Times New Roman"/>
        </w:rPr>
        <w:t xml:space="preserve">These small markets cannot </w:t>
      </w:r>
      <w:r>
        <w:rPr>
          <w:rFonts w:ascii="Times New Roman" w:hAnsi="Times New Roman" w:cs="Times New Roman"/>
        </w:rPr>
        <w:t>enter larger markets</w:t>
      </w:r>
      <w:r w:rsidR="00C85868">
        <w:rPr>
          <w:rFonts w:ascii="Times New Roman" w:hAnsi="Times New Roman" w:cs="Times New Roman"/>
        </w:rPr>
        <w:t xml:space="preserve"> and </w:t>
      </w:r>
      <w:r w:rsidRPr="00A46959">
        <w:rPr>
          <w:rFonts w:ascii="Times New Roman" w:hAnsi="Times New Roman" w:cs="Times New Roman"/>
        </w:rPr>
        <w:t>attract large firms</w:t>
      </w:r>
      <w:r w:rsidR="00C85868">
        <w:rPr>
          <w:rFonts w:ascii="Times New Roman" w:hAnsi="Times New Roman" w:cs="Times New Roman"/>
        </w:rPr>
        <w:t>. This is due to their limited capacity of investment for growth.</w:t>
      </w:r>
      <w:r>
        <w:rPr>
          <w:rFonts w:ascii="Times New Roman" w:hAnsi="Times New Roman" w:cs="Times New Roman"/>
        </w:rPr>
        <w:t xml:space="preserve"> They are only successful on a small scale as </w:t>
      </w:r>
      <w:r w:rsidR="00B72DE8">
        <w:rPr>
          <w:rFonts w:ascii="Times New Roman" w:hAnsi="Times New Roman" w:cs="Times New Roman"/>
        </w:rPr>
        <w:t xml:space="preserve">their new ideas give them a </w:t>
      </w:r>
      <w:r w:rsidRPr="00A46959">
        <w:rPr>
          <w:rFonts w:ascii="Times New Roman" w:hAnsi="Times New Roman" w:cs="Times New Roman"/>
        </w:rPr>
        <w:t xml:space="preserve">competitive advantage. They </w:t>
      </w:r>
      <w:r w:rsidR="00B72DE8">
        <w:rPr>
          <w:rFonts w:ascii="Times New Roman" w:hAnsi="Times New Roman" w:cs="Times New Roman"/>
        </w:rPr>
        <w:t xml:space="preserve">also get the opportunity of having an </w:t>
      </w:r>
      <w:r w:rsidR="00B72DE8" w:rsidRPr="00A46959">
        <w:rPr>
          <w:rFonts w:ascii="Times New Roman" w:hAnsi="Times New Roman" w:cs="Times New Roman"/>
        </w:rPr>
        <w:t>enhanced</w:t>
      </w:r>
      <w:r w:rsidR="00B72DE8">
        <w:rPr>
          <w:rFonts w:ascii="Times New Roman" w:hAnsi="Times New Roman" w:cs="Times New Roman"/>
        </w:rPr>
        <w:t xml:space="preserve"> </w:t>
      </w:r>
      <w:r w:rsidRPr="00A46959">
        <w:rPr>
          <w:rFonts w:ascii="Times New Roman" w:hAnsi="Times New Roman" w:cs="Times New Roman"/>
        </w:rPr>
        <w:t xml:space="preserve">customer's loyalty </w:t>
      </w:r>
      <w:r w:rsidR="00B72DE8">
        <w:rPr>
          <w:rFonts w:ascii="Times New Roman" w:hAnsi="Times New Roman" w:cs="Times New Roman"/>
        </w:rPr>
        <w:t xml:space="preserve">as a result of the </w:t>
      </w:r>
      <w:r w:rsidRPr="00A46959">
        <w:rPr>
          <w:rFonts w:ascii="Times New Roman" w:hAnsi="Times New Roman" w:cs="Times New Roman"/>
        </w:rPr>
        <w:t>absence of competitors</w:t>
      </w:r>
      <w:r w:rsidR="00B72DE8">
        <w:rPr>
          <w:rFonts w:ascii="Times New Roman" w:hAnsi="Times New Roman" w:cs="Times New Roman"/>
        </w:rPr>
        <w:t>.</w:t>
      </w:r>
    </w:p>
    <w:p w:rsidR="003C2704" w:rsidRDefault="00E050B9" w:rsidP="00795B2F">
      <w:pPr>
        <w:ind w:firstLine="0"/>
        <w:rPr>
          <w:b/>
        </w:rPr>
      </w:pPr>
      <w:r w:rsidRPr="00795B2F">
        <w:rPr>
          <w:b/>
        </w:rPr>
        <w:t>Contemporary Research</w:t>
      </w:r>
    </w:p>
    <w:p w:rsidR="00561C10" w:rsidRPr="00696CE9" w:rsidRDefault="00E050B9" w:rsidP="00696CE9">
      <w:pPr>
        <w:rPr>
          <w:rFonts w:ascii="Times New Roman" w:hAnsi="Times New Roman" w:cs="Times New Roman"/>
        </w:rPr>
      </w:pPr>
      <w:r w:rsidRPr="002E23A8">
        <w:rPr>
          <w:rFonts w:ascii="Times New Roman" w:hAnsi="Times New Roman" w:cs="Times New Roman"/>
        </w:rPr>
        <w:lastRenderedPageBreak/>
        <w:t xml:space="preserve">Disruptive innovations </w:t>
      </w:r>
      <w:r w:rsidRPr="00495E1F">
        <w:rPr>
          <w:rFonts w:ascii="Times New Roman" w:hAnsi="Times New Roman" w:cs="Times New Roman"/>
        </w:rPr>
        <w:t xml:space="preserve">result in </w:t>
      </w:r>
      <w:r w:rsidRPr="0024084F">
        <w:rPr>
          <w:rFonts w:ascii="Times New Roman" w:hAnsi="Times New Roman" w:cs="Times New Roman"/>
        </w:rPr>
        <w:t>new groups of customers and new markets</w:t>
      </w:r>
      <w:r w:rsidR="0024084F" w:rsidRPr="0024084F">
        <w:rPr>
          <w:rFonts w:ascii="Times New Roman" w:hAnsi="Times New Roman" w:cs="Times New Roman"/>
        </w:rPr>
        <w:t xml:space="preserve"> as they disrupt an existing market</w:t>
      </w:r>
      <w:r w:rsidR="0024084F">
        <w:rPr>
          <w:rFonts w:ascii="Times New Roman" w:hAnsi="Times New Roman" w:cs="Times New Roman"/>
        </w:rPr>
        <w:t>.</w:t>
      </w:r>
      <w:r w:rsidR="0024084F" w:rsidRPr="0024084F">
        <w:rPr>
          <w:rFonts w:ascii="Times New Roman" w:hAnsi="Times New Roman" w:cs="Times New Roman"/>
        </w:rPr>
        <w:t xml:space="preserve"> </w:t>
      </w:r>
      <w:r w:rsidR="00140346">
        <w:rPr>
          <w:rFonts w:ascii="Times New Roman" w:hAnsi="Times New Roman" w:cs="Times New Roman"/>
        </w:rPr>
        <w:t>This</w:t>
      </w:r>
      <w:r w:rsidR="00DA2FE9">
        <w:rPr>
          <w:rFonts w:ascii="Times New Roman" w:hAnsi="Times New Roman" w:cs="Times New Roman"/>
        </w:rPr>
        <w:t xml:space="preserve"> is the same </w:t>
      </w:r>
      <w:r w:rsidR="00584166">
        <w:rPr>
          <w:rFonts w:ascii="Times New Roman" w:hAnsi="Times New Roman" w:cs="Times New Roman"/>
        </w:rPr>
        <w:t>concept</w:t>
      </w:r>
      <w:r w:rsidR="00DA2FE9">
        <w:rPr>
          <w:rFonts w:ascii="Times New Roman" w:hAnsi="Times New Roman" w:cs="Times New Roman"/>
        </w:rPr>
        <w:t xml:space="preserve"> that was </w:t>
      </w:r>
      <w:r w:rsidR="00584166">
        <w:rPr>
          <w:rFonts w:ascii="Times New Roman" w:hAnsi="Times New Roman" w:cs="Times New Roman"/>
        </w:rPr>
        <w:t>discussed</w:t>
      </w:r>
      <w:r w:rsidR="00DA2FE9">
        <w:rPr>
          <w:rFonts w:ascii="Times New Roman" w:hAnsi="Times New Roman" w:cs="Times New Roman"/>
        </w:rPr>
        <w:t xml:space="preserve"> by </w:t>
      </w:r>
      <w:r w:rsidR="00140346">
        <w:rPr>
          <w:rFonts w:ascii="Times New Roman" w:hAnsi="Times New Roman" w:cs="Times New Roman"/>
        </w:rPr>
        <w:t>Tidd in the article" i</w:t>
      </w:r>
      <w:r w:rsidR="00140346" w:rsidRPr="00584166">
        <w:rPr>
          <w:rFonts w:ascii="Times New Roman" w:hAnsi="Times New Roman" w:cs="Times New Roman"/>
        </w:rPr>
        <w:t>nnovation management in context: environmen</w:t>
      </w:r>
      <w:r w:rsidR="00140346">
        <w:rPr>
          <w:rFonts w:ascii="Times New Roman" w:hAnsi="Times New Roman" w:cs="Times New Roman"/>
        </w:rPr>
        <w:t xml:space="preserve">t, organization and performance”. </w:t>
      </w:r>
      <w:r w:rsidR="0024084F" w:rsidRPr="008E5E8D">
        <w:rPr>
          <w:rFonts w:ascii="Times New Roman" w:hAnsi="Times New Roman" w:cs="Times New Roman"/>
        </w:rPr>
        <w:t>These</w:t>
      </w:r>
      <w:r w:rsidR="007A7191" w:rsidRPr="008E5E8D">
        <w:rPr>
          <w:rFonts w:ascii="Times New Roman" w:hAnsi="Times New Roman" w:cs="Times New Roman"/>
        </w:rPr>
        <w:t xml:space="preserve"> </w:t>
      </w:r>
      <w:r w:rsidR="009B2D2D" w:rsidRPr="008E5E8D">
        <w:rPr>
          <w:rFonts w:ascii="Times New Roman" w:hAnsi="Times New Roman" w:cs="Times New Roman"/>
        </w:rPr>
        <w:t>markets</w:t>
      </w:r>
      <w:r w:rsidR="007A7191" w:rsidRPr="008E5E8D">
        <w:rPr>
          <w:rFonts w:ascii="Times New Roman" w:hAnsi="Times New Roman" w:cs="Times New Roman"/>
        </w:rPr>
        <w:t xml:space="preserve"> </w:t>
      </w:r>
      <w:r w:rsidR="00696CE9">
        <w:rPr>
          <w:rFonts w:ascii="Times New Roman" w:hAnsi="Times New Roman" w:cs="Times New Roman"/>
        </w:rPr>
        <w:t>that result from d</w:t>
      </w:r>
      <w:r w:rsidR="00696CE9" w:rsidRPr="002E23A8">
        <w:rPr>
          <w:rFonts w:ascii="Times New Roman" w:hAnsi="Times New Roman" w:cs="Times New Roman"/>
        </w:rPr>
        <w:t>isruptive</w:t>
      </w:r>
      <w:r w:rsidR="00696CE9">
        <w:rPr>
          <w:rFonts w:ascii="Times New Roman" w:hAnsi="Times New Roman" w:cs="Times New Roman"/>
        </w:rPr>
        <w:t xml:space="preserve"> innovations </w:t>
      </w:r>
      <w:r w:rsidR="007A7191" w:rsidRPr="008E5E8D">
        <w:rPr>
          <w:rFonts w:ascii="Times New Roman" w:hAnsi="Times New Roman" w:cs="Times New Roman"/>
        </w:rPr>
        <w:t xml:space="preserve">have </w:t>
      </w:r>
      <w:r w:rsidR="009B2D2D" w:rsidRPr="008E5E8D">
        <w:rPr>
          <w:rFonts w:ascii="Times New Roman" w:hAnsi="Times New Roman" w:cs="Times New Roman"/>
        </w:rPr>
        <w:t>new business models and the use of new technologies</w:t>
      </w:r>
      <w:r w:rsidR="00E228AC" w:rsidRPr="008E5E8D">
        <w:rPr>
          <w:rFonts w:ascii="Times New Roman" w:hAnsi="Times New Roman" w:cs="Times New Roman"/>
        </w:rPr>
        <w:t xml:space="preserve"> </w:t>
      </w:r>
      <w:r w:rsidR="00E228AC" w:rsidRPr="008E5E8D">
        <w:rPr>
          <w:rFonts w:ascii="Times New Roman" w:hAnsi="Times New Roman" w:cs="Times New Roman"/>
        </w:rPr>
        <w:fldChar w:fldCharType="begin"/>
      </w:r>
      <w:r w:rsidR="00E228AC" w:rsidRPr="008E5E8D">
        <w:rPr>
          <w:rFonts w:ascii="Times New Roman" w:hAnsi="Times New Roman" w:cs="Times New Roman"/>
        </w:rPr>
        <w:instrText xml:space="preserve"> ADDIN ZOTERO_ITEM CSL_CITATION {"citationID":"wsNtC9h8","properties":{"formattedCitation":"(Christensen, Raynor, &amp; McDonald, 2015)","plainCitation":"(Christensen, Raynor, &amp; McDonald, 2015)","noteIndex":0},"citationItems":[{"id":2481,"uris":["http://zotero.org/users/local/KZl8ZL3A/items/F6FVUA4Y"],"uri":["http://zotero.org/users/local/KZl8ZL3A/items/F6FVUA4Y"],"itemData":{"id":2481,"type":"article-journal","title":"What is disruptive innovation","container-title":"Harvard Business Review","page":"44-53","volume":"93","issue":"12","author":[{"family":"Christensen","given":"Clayton M."},{"family":"Raynor","given":"Michael E."},{"family":"McDonald","given":"Rory"}],"issued":{"date-parts":[["2015"]]}}}],"schema":"https://github.com/citation-style-language/schema/raw/master/csl-citation.json"} </w:instrText>
      </w:r>
      <w:r w:rsidR="00E228AC" w:rsidRPr="008E5E8D">
        <w:rPr>
          <w:rFonts w:ascii="Times New Roman" w:hAnsi="Times New Roman" w:cs="Times New Roman"/>
        </w:rPr>
        <w:fldChar w:fldCharType="separate"/>
      </w:r>
      <w:r w:rsidR="00E228AC" w:rsidRPr="008E5E8D">
        <w:rPr>
          <w:rFonts w:ascii="Times New Roman" w:hAnsi="Times New Roman" w:cs="Times New Roman"/>
        </w:rPr>
        <w:t>(Christensen, Raynor, &amp; McDonald, 2015)</w:t>
      </w:r>
      <w:r w:rsidR="00E228AC" w:rsidRPr="008E5E8D">
        <w:rPr>
          <w:rFonts w:ascii="Times New Roman" w:hAnsi="Times New Roman" w:cs="Times New Roman"/>
        </w:rPr>
        <w:fldChar w:fldCharType="end"/>
      </w:r>
      <w:r w:rsidR="009B2D2D" w:rsidRPr="008E5E8D">
        <w:rPr>
          <w:rFonts w:ascii="Times New Roman" w:hAnsi="Times New Roman" w:cs="Times New Roman"/>
        </w:rPr>
        <w:t>.</w:t>
      </w:r>
      <w:r w:rsidR="00CF1B70" w:rsidRPr="008E5E8D">
        <w:rPr>
          <w:rFonts w:ascii="Times New Roman" w:hAnsi="Times New Roman" w:cs="Times New Roman"/>
        </w:rPr>
        <w:t xml:space="preserve"> </w:t>
      </w:r>
      <w:r w:rsidRPr="008E5E8D">
        <w:rPr>
          <w:rFonts w:ascii="Times New Roman" w:hAnsi="Times New Roman" w:cs="Times New Roman"/>
        </w:rPr>
        <w:t xml:space="preserve">These innovations do not </w:t>
      </w:r>
      <w:r w:rsidR="000F35B7" w:rsidRPr="008E5E8D">
        <w:rPr>
          <w:rFonts w:ascii="Times New Roman" w:hAnsi="Times New Roman" w:cs="Times New Roman"/>
        </w:rPr>
        <w:t xml:space="preserve">specifically result in </w:t>
      </w:r>
      <w:r w:rsidRPr="004969FC">
        <w:t xml:space="preserve">better products </w:t>
      </w:r>
      <w:r w:rsidR="008E5E8D" w:rsidRPr="004969FC">
        <w:t>rather they change the way of presenting the products and services.</w:t>
      </w:r>
      <w:r w:rsidR="00F40641" w:rsidRPr="004969FC">
        <w:t xml:space="preserve"> </w:t>
      </w:r>
      <w:r w:rsidRPr="004969FC">
        <w:t xml:space="preserve">In today business </w:t>
      </w:r>
      <w:r w:rsidRPr="00E31FDB">
        <w:t>world, the internet</w:t>
      </w:r>
      <w:r w:rsidR="00F40641" w:rsidRPr="00E31FDB">
        <w:t xml:space="preserve"> can be considered </w:t>
      </w:r>
      <w:r w:rsidR="004D7BF6" w:rsidRPr="00E31FDB">
        <w:t>as a foremost</w:t>
      </w:r>
      <w:r w:rsidRPr="00E31FDB">
        <w:t xml:space="preserve"> </w:t>
      </w:r>
      <w:r w:rsidR="004D7BF6" w:rsidRPr="00E31FDB">
        <w:t>cause</w:t>
      </w:r>
      <w:r w:rsidR="006F3B82" w:rsidRPr="00E31FDB">
        <w:t xml:space="preserve"> of disruptive innovation. With</w:t>
      </w:r>
      <w:r w:rsidR="004969FC" w:rsidRPr="00E31FDB">
        <w:t xml:space="preserve"> the help of i</w:t>
      </w:r>
      <w:r w:rsidRPr="00E31FDB">
        <w:t xml:space="preserve">nternet, </w:t>
      </w:r>
      <w:r w:rsidR="004969FC" w:rsidRPr="00E31FDB">
        <w:t xml:space="preserve">people are going for </w:t>
      </w:r>
      <w:r w:rsidRPr="00E31FDB">
        <w:t>new markets</w:t>
      </w:r>
      <w:r w:rsidR="004969FC" w:rsidRPr="00E31FDB">
        <w:t xml:space="preserve">. These markets operate over the internet </w:t>
      </w:r>
      <w:r w:rsidR="00E9230D" w:rsidRPr="00E31FDB">
        <w:t xml:space="preserve">by </w:t>
      </w:r>
      <w:r w:rsidR="00E31FDB" w:rsidRPr="00E31FDB">
        <w:t>improving</w:t>
      </w:r>
      <w:r w:rsidR="00E9230D" w:rsidRPr="00E31FDB">
        <w:t xml:space="preserve"> </w:t>
      </w:r>
      <w:r w:rsidR="00E31FDB" w:rsidRPr="00E31FDB">
        <w:t>communication between customers and sellers a</w:t>
      </w:r>
      <w:r w:rsidR="00E9230D" w:rsidRPr="00E31FDB">
        <w:t xml:space="preserve">nd carry out </w:t>
      </w:r>
      <w:r w:rsidRPr="00E31FDB">
        <w:t>buying and selling</w:t>
      </w:r>
      <w:r w:rsidR="00E9230D" w:rsidRPr="00E31FDB">
        <w:t>.</w:t>
      </w:r>
      <w:r w:rsidRPr="00E31FDB">
        <w:t xml:space="preserve"> For example, Dell</w:t>
      </w:r>
      <w:r w:rsidR="00E31FDB" w:rsidRPr="00E31FDB">
        <w:t xml:space="preserve"> is </w:t>
      </w:r>
      <w:r w:rsidR="00E31FDB" w:rsidRPr="002215F4">
        <w:t>one such company that has taken advantage of the internet for creating a new market for its products over the internet</w:t>
      </w:r>
      <w:r w:rsidRPr="002215F4">
        <w:t xml:space="preserve">. </w:t>
      </w:r>
      <w:r w:rsidR="002215F4" w:rsidRPr="002215F4">
        <w:t xml:space="preserve">Accordingly, the internet becomes a bridge between customers and businesses and result in </w:t>
      </w:r>
      <w:r w:rsidRPr="002215F4">
        <w:t>disruptive innovation.</w:t>
      </w:r>
    </w:p>
    <w:p w:rsidR="00696CE9" w:rsidRPr="00F33FB0" w:rsidRDefault="00E050B9" w:rsidP="00F33FB0">
      <w:pPr>
        <w:rPr>
          <w:rFonts w:ascii="Times New Roman" w:hAnsi="Times New Roman" w:cs="Times New Roman"/>
        </w:rPr>
      </w:pPr>
      <w:r w:rsidRPr="00A43B61">
        <w:t>Another article “How useful is the theory of disruptive innovation?</w:t>
      </w:r>
      <w:r w:rsidR="007015EA">
        <w:t xml:space="preserve"> by </w:t>
      </w:r>
      <w:r w:rsidR="006A1A81">
        <w:rPr>
          <w:rFonts w:ascii="Times New Roman" w:hAnsi="Times New Roman" w:cs="Times New Roman"/>
        </w:rPr>
        <w:t xml:space="preserve">King </w:t>
      </w:r>
      <w:r w:rsidR="006A1A81" w:rsidRPr="00A43B61">
        <w:rPr>
          <w:rFonts w:ascii="Times New Roman" w:hAnsi="Times New Roman" w:cs="Times New Roman"/>
        </w:rPr>
        <w:t xml:space="preserve"> &amp;</w:t>
      </w:r>
      <w:r w:rsidR="00CB2C2D">
        <w:rPr>
          <w:rFonts w:ascii="Times New Roman" w:hAnsi="Times New Roman" w:cs="Times New Roman"/>
        </w:rPr>
        <w:t xml:space="preserve"> Baatartogtokh is also focusing on the aspects of </w:t>
      </w:r>
      <w:r w:rsidR="00CB2C2D" w:rsidRPr="00A43B61">
        <w:t>disruptive innovation</w:t>
      </w:r>
      <w:r w:rsidR="00CB2C2D">
        <w:t xml:space="preserve"> that have been presented by </w:t>
      </w:r>
      <w:r>
        <w:t>Christensen’s theory of disruptive innovation</w:t>
      </w:r>
      <w:r w:rsidR="00CB2C2D">
        <w:t xml:space="preserve"> </w:t>
      </w:r>
      <w:r>
        <w:fldChar w:fldCharType="begin"/>
      </w:r>
      <w:r>
        <w:instrText xml:space="preserve"> ADDIN ZOTERO_ITEM CSL_CITATION {"citationID":"26SMwRE4","properties":{"formattedCitation":"(King &amp; Baatartogtokh, 2015)","plainCitation":"(King &amp; Baatartogtokh, 2015)","noteIndex":0},"citationItems":[{"id":2708,"uris":["http://zotero.org/users/local/KZl8ZL3A/items/INR69PXE"],"uri":["http://zotero.org/users/local/KZl8ZL3A/items/INR69PXE"],"itemData":{"id":2708,"type":"article-journal","title":"How useful is the theory of disruptive innovation?","container-title":"MIT Sloan Management Review","page":"77","volume":"57","issue":"1","author":[{"family":"King","given":"Andrew A."},{"family":"Baatartogtokh","given":"Baljir"}],"issued":{"date-parts":[["2015"]]}}}],"schema":"https://github.com/citation-style-language/schema/raw/master/csl-citation.json"} </w:instrText>
      </w:r>
      <w:r>
        <w:fldChar w:fldCharType="separate"/>
      </w:r>
      <w:r w:rsidRPr="00A43B61">
        <w:rPr>
          <w:rFonts w:ascii="Times New Roman" w:hAnsi="Times New Roman" w:cs="Times New Roman"/>
        </w:rPr>
        <w:t>(King &amp; Baatartogtokh, 2015)</w:t>
      </w:r>
      <w:r>
        <w:fldChar w:fldCharType="end"/>
      </w:r>
      <w:r w:rsidR="00CB2C2D">
        <w:t>.</w:t>
      </w:r>
      <w:r w:rsidR="00E41DDE" w:rsidRPr="00E41DDE">
        <w:t xml:space="preserve"> </w:t>
      </w:r>
      <w:r w:rsidR="00E41DDE">
        <w:t xml:space="preserve">Christensen’s theory of disruptive innovation was developed by considering the four key elements of the theory of disruption. </w:t>
      </w:r>
      <w:r w:rsidR="00AF5EE9">
        <w:t>These</w:t>
      </w:r>
      <w:r w:rsidR="00E41DDE">
        <w:t xml:space="preserve"> are </w:t>
      </w:r>
      <w:r w:rsidR="00AF5EE9">
        <w:t xml:space="preserve">improvements in stakeholders in the market </w:t>
      </w:r>
      <w:r w:rsidR="00E41DDE">
        <w:t>along a trajectory of sustaining innovation</w:t>
      </w:r>
      <w:r w:rsidR="00AF5EE9">
        <w:t xml:space="preserve">. </w:t>
      </w:r>
      <w:r w:rsidR="004D3785">
        <w:t>The</w:t>
      </w:r>
      <w:r w:rsidR="00AF5EE9">
        <w:t xml:space="preserve"> other </w:t>
      </w:r>
      <w:r w:rsidR="004D3785">
        <w:t>element</w:t>
      </w:r>
      <w:r w:rsidR="00AF5EE9">
        <w:t xml:space="preserve"> is </w:t>
      </w:r>
      <w:r w:rsidR="00E41DDE">
        <w:t>overshoot</w:t>
      </w:r>
      <w:r w:rsidR="004D3785">
        <w:t>ing customer needs</w:t>
      </w:r>
      <w:r w:rsidR="005261B5">
        <w:t xml:space="preserve">. The third is their </w:t>
      </w:r>
      <w:r w:rsidR="00E41DDE">
        <w:t xml:space="preserve">capability to </w:t>
      </w:r>
      <w:r w:rsidR="005261B5">
        <w:t xml:space="preserve">retort to disruptive threats. </w:t>
      </w:r>
      <w:r w:rsidR="00D36937">
        <w:t>The</w:t>
      </w:r>
      <w:r w:rsidR="005261B5">
        <w:t xml:space="preserve"> final </w:t>
      </w:r>
      <w:r w:rsidR="00D36937">
        <w:t>element</w:t>
      </w:r>
      <w:r w:rsidR="005261B5">
        <w:t xml:space="preserve"> is the </w:t>
      </w:r>
      <w:r w:rsidR="00D36937">
        <w:t xml:space="preserve">ending up of stakeholders </w:t>
      </w:r>
      <w:r w:rsidR="00E41DDE">
        <w:t>as a result of the disruption</w:t>
      </w:r>
      <w:r w:rsidR="00D36937">
        <w:t>.</w:t>
      </w:r>
      <w:r w:rsidR="00113FFB">
        <w:t xml:space="preserve"> </w:t>
      </w:r>
      <w:r w:rsidR="003E544B">
        <w:t>However</w:t>
      </w:r>
      <w:r w:rsidR="00113FFB">
        <w:t xml:space="preserve">, this </w:t>
      </w:r>
      <w:r w:rsidR="00113FFB" w:rsidRPr="00113FFB">
        <w:t>article is different from the landmark article</w:t>
      </w:r>
      <w:r w:rsidR="00113FFB">
        <w:t xml:space="preserve"> as it has also </w:t>
      </w:r>
      <w:r w:rsidR="003E544B">
        <w:t>focused</w:t>
      </w:r>
      <w:r w:rsidR="00113FFB">
        <w:t xml:space="preserve"> on the </w:t>
      </w:r>
      <w:r w:rsidR="003E544B">
        <w:rPr>
          <w:rFonts w:ascii="Times New Roman" w:hAnsi="Times New Roman" w:cs="Times New Roman"/>
        </w:rPr>
        <w:t>sustainable</w:t>
      </w:r>
      <w:r w:rsidR="003E544B" w:rsidRPr="00A46959">
        <w:rPr>
          <w:rFonts w:ascii="Times New Roman" w:hAnsi="Times New Roman" w:cs="Times New Roman"/>
        </w:rPr>
        <w:t xml:space="preserve"> innovations </w:t>
      </w:r>
      <w:r w:rsidR="003E544B">
        <w:rPr>
          <w:rFonts w:ascii="Times New Roman" w:hAnsi="Times New Roman" w:cs="Times New Roman"/>
        </w:rPr>
        <w:t xml:space="preserve">which are </w:t>
      </w:r>
      <w:r w:rsidR="003E544B" w:rsidRPr="00A46959">
        <w:rPr>
          <w:rFonts w:ascii="Times New Roman" w:hAnsi="Times New Roman" w:cs="Times New Roman"/>
        </w:rPr>
        <w:t>improvement</w:t>
      </w:r>
      <w:r w:rsidR="003E544B">
        <w:rPr>
          <w:rFonts w:ascii="Times New Roman" w:hAnsi="Times New Roman" w:cs="Times New Roman"/>
        </w:rPr>
        <w:t>s</w:t>
      </w:r>
      <w:r w:rsidR="003E544B" w:rsidRPr="00A46959">
        <w:rPr>
          <w:rFonts w:ascii="Times New Roman" w:hAnsi="Times New Roman" w:cs="Times New Roman"/>
        </w:rPr>
        <w:t xml:space="preserve"> in existing products. </w:t>
      </w:r>
      <w:r w:rsidR="00FA6E46">
        <w:t xml:space="preserve"> These </w:t>
      </w:r>
      <w:r w:rsidR="00FA6E46" w:rsidRPr="00A46959">
        <w:rPr>
          <w:rFonts w:ascii="Times New Roman" w:hAnsi="Times New Roman" w:cs="Times New Roman"/>
        </w:rPr>
        <w:t>continuous innovation</w:t>
      </w:r>
      <w:r w:rsidR="00FA6E46">
        <w:rPr>
          <w:rFonts w:ascii="Times New Roman" w:hAnsi="Times New Roman" w:cs="Times New Roman"/>
        </w:rPr>
        <w:t>s</w:t>
      </w:r>
      <w:r w:rsidR="00FA6E46" w:rsidRPr="00A46959">
        <w:rPr>
          <w:rFonts w:ascii="Times New Roman" w:hAnsi="Times New Roman" w:cs="Times New Roman"/>
        </w:rPr>
        <w:t xml:space="preserve"> </w:t>
      </w:r>
      <w:r w:rsidR="00FA6E46">
        <w:rPr>
          <w:rFonts w:ascii="Times New Roman" w:hAnsi="Times New Roman" w:cs="Times New Roman"/>
        </w:rPr>
        <w:t>in products result in high-quality products</w:t>
      </w:r>
      <w:r w:rsidR="00FA6E46" w:rsidRPr="00A46959">
        <w:rPr>
          <w:rFonts w:ascii="Times New Roman" w:hAnsi="Times New Roman" w:cs="Times New Roman"/>
        </w:rPr>
        <w:t xml:space="preserve"> for higher profits. </w:t>
      </w:r>
    </w:p>
    <w:p w:rsidR="00696CE9" w:rsidRDefault="00696CE9" w:rsidP="002215F4"/>
    <w:p w:rsidR="00696CE9" w:rsidRDefault="00696CE9" w:rsidP="00F33FB0">
      <w:pPr>
        <w:jc w:val="center"/>
      </w:pPr>
    </w:p>
    <w:p w:rsidR="00140346" w:rsidRPr="00F33FB0" w:rsidRDefault="00E050B9" w:rsidP="00F33FB0">
      <w:pPr>
        <w:jc w:val="center"/>
      </w:pPr>
      <w:r>
        <w:t>References</w:t>
      </w:r>
    </w:p>
    <w:p w:rsidR="00637A3F" w:rsidRPr="00B77074" w:rsidRDefault="00E050B9" w:rsidP="002B6332">
      <w:pPr>
        <w:ind w:left="720" w:hanging="720"/>
      </w:pPr>
      <w:r w:rsidRPr="00B77074">
        <w:t>Brzezinski, M. (Reporter), &amp; Geist, W. (Reporter), &amp; Scarborough, J. (Anchor). (2011</w:t>
      </w:r>
      <w:r>
        <w:t>).</w:t>
      </w:r>
      <w:r w:rsidRPr="00B77074">
        <w:t>Starbucks Launches Profit Sharing Stores in NYC and LA.</w:t>
      </w:r>
    </w:p>
    <w:p w:rsidR="002B6332" w:rsidRPr="002B6332" w:rsidRDefault="00E050B9" w:rsidP="002B6332">
      <w:pPr>
        <w:pStyle w:val="Bibliography"/>
        <w:rPr>
          <w:rFonts w:ascii="Times New Roman" w:hAnsi="Times New Roman" w:cs="Times New Roman"/>
        </w:rPr>
      </w:pPr>
      <w:r>
        <w:rPr>
          <w:highlight w:val="yellow"/>
        </w:rPr>
        <w:fldChar w:fldCharType="begin"/>
      </w:r>
      <w:r>
        <w:rPr>
          <w:highlight w:val="yellow"/>
        </w:rPr>
        <w:instrText xml:space="preserve"> ADDIN ZOTERO_BIBL {"uncited":[],"omitted":[],"custom":[]} CSL_BIBLIOGRAPHY </w:instrText>
      </w:r>
      <w:r>
        <w:rPr>
          <w:highlight w:val="yellow"/>
        </w:rPr>
        <w:fldChar w:fldCharType="separate"/>
      </w:r>
      <w:r w:rsidRPr="002B6332">
        <w:rPr>
          <w:rFonts w:ascii="Times New Roman" w:hAnsi="Times New Roman" w:cs="Times New Roman"/>
        </w:rPr>
        <w:t xml:space="preserve">Christensen, C. M., Raynor, M. E., &amp; McDonald, R. (2015). What is disruptive innovation? </w:t>
      </w:r>
      <w:r w:rsidRPr="002B6332">
        <w:rPr>
          <w:rFonts w:ascii="Times New Roman" w:hAnsi="Times New Roman" w:cs="Times New Roman"/>
          <w:i/>
          <w:iCs/>
        </w:rPr>
        <w:t>Harvard Business Review</w:t>
      </w:r>
      <w:r w:rsidRPr="002B6332">
        <w:rPr>
          <w:rFonts w:ascii="Times New Roman" w:hAnsi="Times New Roman" w:cs="Times New Roman"/>
        </w:rPr>
        <w:t xml:space="preserve">, </w:t>
      </w:r>
      <w:r w:rsidRPr="002B6332">
        <w:rPr>
          <w:rFonts w:ascii="Times New Roman" w:hAnsi="Times New Roman" w:cs="Times New Roman"/>
          <w:i/>
          <w:iCs/>
        </w:rPr>
        <w:t>93</w:t>
      </w:r>
      <w:r w:rsidRPr="002B6332">
        <w:rPr>
          <w:rFonts w:ascii="Times New Roman" w:hAnsi="Times New Roman" w:cs="Times New Roman"/>
        </w:rPr>
        <w:t>(12), 44–53.</w:t>
      </w:r>
    </w:p>
    <w:p w:rsidR="002B6332" w:rsidRPr="002B6332" w:rsidRDefault="00E050B9" w:rsidP="002B6332">
      <w:pPr>
        <w:pStyle w:val="Bibliography"/>
        <w:rPr>
          <w:rFonts w:ascii="Times New Roman" w:hAnsi="Times New Roman" w:cs="Times New Roman"/>
        </w:rPr>
      </w:pPr>
      <w:r w:rsidRPr="002B6332">
        <w:rPr>
          <w:rFonts w:ascii="Times New Roman" w:hAnsi="Times New Roman" w:cs="Times New Roman"/>
        </w:rPr>
        <w:t xml:space="preserve">King, A. A., &amp; Baatartogtokh, B. (2015). How useful is the theory of disruptive innovation? </w:t>
      </w:r>
      <w:r w:rsidRPr="002B6332">
        <w:rPr>
          <w:rFonts w:ascii="Times New Roman" w:hAnsi="Times New Roman" w:cs="Times New Roman"/>
          <w:i/>
          <w:iCs/>
        </w:rPr>
        <w:t>MIT Sloan Management Review</w:t>
      </w:r>
      <w:r w:rsidRPr="002B6332">
        <w:rPr>
          <w:rFonts w:ascii="Times New Roman" w:hAnsi="Times New Roman" w:cs="Times New Roman"/>
        </w:rPr>
        <w:t xml:space="preserve">, </w:t>
      </w:r>
      <w:r w:rsidRPr="002B6332">
        <w:rPr>
          <w:rFonts w:ascii="Times New Roman" w:hAnsi="Times New Roman" w:cs="Times New Roman"/>
          <w:i/>
          <w:iCs/>
        </w:rPr>
        <w:t>57</w:t>
      </w:r>
      <w:r w:rsidRPr="002B6332">
        <w:rPr>
          <w:rFonts w:ascii="Times New Roman" w:hAnsi="Times New Roman" w:cs="Times New Roman"/>
        </w:rPr>
        <w:t>(1), 77.</w:t>
      </w:r>
    </w:p>
    <w:p w:rsidR="002B6332" w:rsidRPr="002B6332" w:rsidRDefault="00E050B9" w:rsidP="002B6332">
      <w:pPr>
        <w:pStyle w:val="Bibliography"/>
        <w:rPr>
          <w:rFonts w:ascii="Times New Roman" w:hAnsi="Times New Roman" w:cs="Times New Roman"/>
        </w:rPr>
      </w:pPr>
      <w:r w:rsidRPr="002B6332">
        <w:rPr>
          <w:rFonts w:ascii="Times New Roman" w:hAnsi="Times New Roman" w:cs="Times New Roman"/>
        </w:rPr>
        <w:t xml:space="preserve">Tidd, J. (2001). Innovation management in context: environment, organization and performance. </w:t>
      </w:r>
      <w:r w:rsidRPr="002B6332">
        <w:rPr>
          <w:rFonts w:ascii="Times New Roman" w:hAnsi="Times New Roman" w:cs="Times New Roman"/>
          <w:i/>
          <w:iCs/>
        </w:rPr>
        <w:t>International Journal of Management Reviews</w:t>
      </w:r>
      <w:r w:rsidRPr="002B6332">
        <w:rPr>
          <w:rFonts w:ascii="Times New Roman" w:hAnsi="Times New Roman" w:cs="Times New Roman"/>
        </w:rPr>
        <w:t xml:space="preserve">, </w:t>
      </w:r>
      <w:r w:rsidRPr="002B6332">
        <w:rPr>
          <w:rFonts w:ascii="Times New Roman" w:hAnsi="Times New Roman" w:cs="Times New Roman"/>
          <w:i/>
          <w:iCs/>
        </w:rPr>
        <w:t>3</w:t>
      </w:r>
      <w:r w:rsidRPr="002B6332">
        <w:rPr>
          <w:rFonts w:ascii="Times New Roman" w:hAnsi="Times New Roman" w:cs="Times New Roman"/>
        </w:rPr>
        <w:t>(3), 169–183.</w:t>
      </w:r>
    </w:p>
    <w:p w:rsidR="002B6332" w:rsidRPr="002B6332" w:rsidRDefault="00E050B9" w:rsidP="002B6332">
      <w:pPr>
        <w:pStyle w:val="Bibliography"/>
        <w:rPr>
          <w:rFonts w:ascii="Times New Roman" w:hAnsi="Times New Roman" w:cs="Times New Roman"/>
        </w:rPr>
      </w:pPr>
      <w:r w:rsidRPr="002B6332">
        <w:rPr>
          <w:rFonts w:ascii="Times New Roman" w:hAnsi="Times New Roman" w:cs="Times New Roman"/>
        </w:rPr>
        <w:t>Wal-Mart Executives May Face Prosecution in Bribery Case. (2012).</w:t>
      </w:r>
    </w:p>
    <w:p w:rsidR="00B77074" w:rsidRPr="00B77074" w:rsidRDefault="00E050B9" w:rsidP="00B77074">
      <w:pPr>
        <w:ind w:firstLine="0"/>
      </w:pPr>
      <w:r>
        <w:rPr>
          <w:rFonts w:ascii="Times New Roman" w:hAnsi="Times New Roman" w:cs="Times New Roman"/>
          <w:highlight w:val="yellow"/>
        </w:rPr>
        <w:fldChar w:fldCharType="end"/>
      </w:r>
    </w:p>
    <w:p w:rsidR="00B77074" w:rsidRDefault="00B77074" w:rsidP="00B77074">
      <w:pPr>
        <w:pStyle w:val="NormalWeb"/>
        <w:rPr>
          <w:rFonts w:ascii="Arial" w:hAnsi="Arial" w:cs="Arial"/>
          <w:color w:val="000000"/>
          <w:kern w:val="0"/>
          <w:sz w:val="17"/>
          <w:szCs w:val="17"/>
        </w:rPr>
      </w:pPr>
    </w:p>
    <w:p w:rsidR="008E5E8D" w:rsidRPr="008E5E8D" w:rsidRDefault="008E5E8D" w:rsidP="008E5E8D">
      <w:pPr>
        <w:rPr>
          <w:rFonts w:ascii="Times New Roman" w:hAnsi="Times New Roman" w:cs="Times New Roman"/>
          <w:highlight w:val="yellow"/>
        </w:rPr>
      </w:pPr>
    </w:p>
    <w:sectPr w:rsidR="008E5E8D" w:rsidRPr="008E5E8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B0614" w:rsidRDefault="000B0614">
      <w:pPr>
        <w:spacing w:line="240" w:lineRule="auto"/>
      </w:pPr>
      <w:r>
        <w:separator/>
      </w:r>
    </w:p>
  </w:endnote>
  <w:endnote w:type="continuationSeparator" w:id="0">
    <w:p w:rsidR="000B0614" w:rsidRDefault="000B061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B0614" w:rsidRDefault="000B0614">
      <w:pPr>
        <w:spacing w:line="240" w:lineRule="auto"/>
      </w:pPr>
      <w:r>
        <w:separator/>
      </w:r>
    </w:p>
  </w:footnote>
  <w:footnote w:type="continuationSeparator" w:id="0">
    <w:p w:rsidR="000B0614" w:rsidRDefault="000B061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81978" w:rsidRPr="00A7206D" w:rsidRDefault="00E050B9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>FINANCE VENTURE PLANNING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F67224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69FF" w:rsidRPr="008B69FF" w:rsidRDefault="00E050B9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A53A40" w:rsidRPr="00A53A40">
      <w:rPr>
        <w:rFonts w:ascii="Times New Roman" w:eastAsia="Times New Roman" w:hAnsi="Times New Roman" w:cs="Times New Roman"/>
        <w:color w:val="393939"/>
        <w:kern w:val="0"/>
        <w:szCs w:val="20"/>
        <w:lang w:eastAsia="en-US"/>
      </w:rPr>
      <w:t>DISCUSSION 8</w:t>
    </w:r>
    <w:r w:rsidRPr="008B69FF">
      <w:rPr>
        <w:rFonts w:ascii="Times New Roman" w:hAnsi="Times New Roman" w:cs="Times New Roman"/>
      </w:rPr>
      <w:tab/>
    </w:r>
    <w:r w:rsidR="00A53A40">
      <w:rPr>
        <w:rFonts w:ascii="Times New Roman" w:hAnsi="Times New Roman" w:cs="Times New Roman"/>
      </w:rPr>
      <w:tab/>
    </w:r>
    <w:r w:rsidR="00A53A40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wUA7JKy+SwAAAA="/>
  </w:docVars>
  <w:rsids>
    <w:rsidRoot w:val="005C39B5"/>
    <w:rsid w:val="0000195A"/>
    <w:rsid w:val="00031986"/>
    <w:rsid w:val="00060D61"/>
    <w:rsid w:val="000719FC"/>
    <w:rsid w:val="00090576"/>
    <w:rsid w:val="000A2DA7"/>
    <w:rsid w:val="000A40AE"/>
    <w:rsid w:val="000B0614"/>
    <w:rsid w:val="000C055C"/>
    <w:rsid w:val="000D3F41"/>
    <w:rsid w:val="000F35B7"/>
    <w:rsid w:val="000F6CFA"/>
    <w:rsid w:val="00101A63"/>
    <w:rsid w:val="00103216"/>
    <w:rsid w:val="001042AA"/>
    <w:rsid w:val="00113FFB"/>
    <w:rsid w:val="00140346"/>
    <w:rsid w:val="00161B97"/>
    <w:rsid w:val="0019157C"/>
    <w:rsid w:val="00194747"/>
    <w:rsid w:val="001F24E2"/>
    <w:rsid w:val="002075AB"/>
    <w:rsid w:val="002215F4"/>
    <w:rsid w:val="0024084F"/>
    <w:rsid w:val="002555D7"/>
    <w:rsid w:val="00260565"/>
    <w:rsid w:val="00295227"/>
    <w:rsid w:val="002A3030"/>
    <w:rsid w:val="002B6332"/>
    <w:rsid w:val="002C3B9C"/>
    <w:rsid w:val="002D3DD1"/>
    <w:rsid w:val="002E1FC3"/>
    <w:rsid w:val="002E23A8"/>
    <w:rsid w:val="002E7A1A"/>
    <w:rsid w:val="002F170D"/>
    <w:rsid w:val="003079E0"/>
    <w:rsid w:val="0031138B"/>
    <w:rsid w:val="0032207A"/>
    <w:rsid w:val="003227A1"/>
    <w:rsid w:val="003246B2"/>
    <w:rsid w:val="00325707"/>
    <w:rsid w:val="00347A00"/>
    <w:rsid w:val="00355DCA"/>
    <w:rsid w:val="0037691C"/>
    <w:rsid w:val="00383D32"/>
    <w:rsid w:val="003917B5"/>
    <w:rsid w:val="003A2ADD"/>
    <w:rsid w:val="003B5824"/>
    <w:rsid w:val="003C2704"/>
    <w:rsid w:val="003D3885"/>
    <w:rsid w:val="003D6C05"/>
    <w:rsid w:val="003E544B"/>
    <w:rsid w:val="0042442B"/>
    <w:rsid w:val="00427860"/>
    <w:rsid w:val="0043215F"/>
    <w:rsid w:val="00443290"/>
    <w:rsid w:val="00447951"/>
    <w:rsid w:val="004724D7"/>
    <w:rsid w:val="004827CC"/>
    <w:rsid w:val="00495E1F"/>
    <w:rsid w:val="004969FC"/>
    <w:rsid w:val="004A166C"/>
    <w:rsid w:val="004A54EB"/>
    <w:rsid w:val="004B29CD"/>
    <w:rsid w:val="004D3785"/>
    <w:rsid w:val="004D7BF6"/>
    <w:rsid w:val="00504E9A"/>
    <w:rsid w:val="0051485B"/>
    <w:rsid w:val="005211E4"/>
    <w:rsid w:val="005261B5"/>
    <w:rsid w:val="00551A02"/>
    <w:rsid w:val="005534FA"/>
    <w:rsid w:val="0056096C"/>
    <w:rsid w:val="00561C10"/>
    <w:rsid w:val="00584166"/>
    <w:rsid w:val="005B3A43"/>
    <w:rsid w:val="005B6F3D"/>
    <w:rsid w:val="005C39B5"/>
    <w:rsid w:val="005D3A03"/>
    <w:rsid w:val="0060114A"/>
    <w:rsid w:val="00617723"/>
    <w:rsid w:val="00637A3F"/>
    <w:rsid w:val="0068032B"/>
    <w:rsid w:val="00692D73"/>
    <w:rsid w:val="00696CE9"/>
    <w:rsid w:val="006A1A81"/>
    <w:rsid w:val="006E4508"/>
    <w:rsid w:val="006F32C0"/>
    <w:rsid w:val="006F3B82"/>
    <w:rsid w:val="007015EA"/>
    <w:rsid w:val="0075615E"/>
    <w:rsid w:val="007656A8"/>
    <w:rsid w:val="00795B2F"/>
    <w:rsid w:val="007A7191"/>
    <w:rsid w:val="007F064E"/>
    <w:rsid w:val="007F1BD3"/>
    <w:rsid w:val="008002C0"/>
    <w:rsid w:val="008156AB"/>
    <w:rsid w:val="008225FB"/>
    <w:rsid w:val="008367E8"/>
    <w:rsid w:val="008668E1"/>
    <w:rsid w:val="008814C6"/>
    <w:rsid w:val="008B69FF"/>
    <w:rsid w:val="008C508E"/>
    <w:rsid w:val="008C5323"/>
    <w:rsid w:val="008D477A"/>
    <w:rsid w:val="008D6C9B"/>
    <w:rsid w:val="008E0CE0"/>
    <w:rsid w:val="008E3F72"/>
    <w:rsid w:val="008E5E8D"/>
    <w:rsid w:val="008F7F4D"/>
    <w:rsid w:val="009154E1"/>
    <w:rsid w:val="00921BDC"/>
    <w:rsid w:val="00926CE6"/>
    <w:rsid w:val="00962D65"/>
    <w:rsid w:val="00994E07"/>
    <w:rsid w:val="009A15B4"/>
    <w:rsid w:val="009A6A3B"/>
    <w:rsid w:val="009B2D2D"/>
    <w:rsid w:val="009B5B9A"/>
    <w:rsid w:val="00A43B61"/>
    <w:rsid w:val="00A46959"/>
    <w:rsid w:val="00A53A40"/>
    <w:rsid w:val="00A637CD"/>
    <w:rsid w:val="00A7206D"/>
    <w:rsid w:val="00A838C1"/>
    <w:rsid w:val="00AD124D"/>
    <w:rsid w:val="00AD51FE"/>
    <w:rsid w:val="00AE7D4F"/>
    <w:rsid w:val="00AF0664"/>
    <w:rsid w:val="00AF5EE9"/>
    <w:rsid w:val="00B02434"/>
    <w:rsid w:val="00B72DE8"/>
    <w:rsid w:val="00B77074"/>
    <w:rsid w:val="00B823AA"/>
    <w:rsid w:val="00B968B5"/>
    <w:rsid w:val="00BA45DB"/>
    <w:rsid w:val="00BB3F13"/>
    <w:rsid w:val="00BB71E9"/>
    <w:rsid w:val="00BD6A80"/>
    <w:rsid w:val="00BF4184"/>
    <w:rsid w:val="00BF49C2"/>
    <w:rsid w:val="00C05BC9"/>
    <w:rsid w:val="00C0601E"/>
    <w:rsid w:val="00C20BE5"/>
    <w:rsid w:val="00C26187"/>
    <w:rsid w:val="00C31D30"/>
    <w:rsid w:val="00C34633"/>
    <w:rsid w:val="00C34A2B"/>
    <w:rsid w:val="00C468CD"/>
    <w:rsid w:val="00C72805"/>
    <w:rsid w:val="00C85868"/>
    <w:rsid w:val="00C90D87"/>
    <w:rsid w:val="00C9213D"/>
    <w:rsid w:val="00C95C69"/>
    <w:rsid w:val="00CB2C2D"/>
    <w:rsid w:val="00CD6E39"/>
    <w:rsid w:val="00CF1B70"/>
    <w:rsid w:val="00CF3FAB"/>
    <w:rsid w:val="00CF6E91"/>
    <w:rsid w:val="00CF79D2"/>
    <w:rsid w:val="00D00385"/>
    <w:rsid w:val="00D201B6"/>
    <w:rsid w:val="00D36937"/>
    <w:rsid w:val="00D70916"/>
    <w:rsid w:val="00D85B68"/>
    <w:rsid w:val="00D861CC"/>
    <w:rsid w:val="00DA2FE9"/>
    <w:rsid w:val="00DA7B36"/>
    <w:rsid w:val="00DE3145"/>
    <w:rsid w:val="00E050B9"/>
    <w:rsid w:val="00E12134"/>
    <w:rsid w:val="00E228AC"/>
    <w:rsid w:val="00E31FDB"/>
    <w:rsid w:val="00E41DDE"/>
    <w:rsid w:val="00E44478"/>
    <w:rsid w:val="00E56282"/>
    <w:rsid w:val="00E6004D"/>
    <w:rsid w:val="00E81978"/>
    <w:rsid w:val="00E9230D"/>
    <w:rsid w:val="00E960F9"/>
    <w:rsid w:val="00EC02D5"/>
    <w:rsid w:val="00EC12C0"/>
    <w:rsid w:val="00ED5C24"/>
    <w:rsid w:val="00EE1D4C"/>
    <w:rsid w:val="00EE35C0"/>
    <w:rsid w:val="00EE5314"/>
    <w:rsid w:val="00F01C5E"/>
    <w:rsid w:val="00F21253"/>
    <w:rsid w:val="00F223D2"/>
    <w:rsid w:val="00F27314"/>
    <w:rsid w:val="00F33FB0"/>
    <w:rsid w:val="00F379B7"/>
    <w:rsid w:val="00F40641"/>
    <w:rsid w:val="00F525FA"/>
    <w:rsid w:val="00F644B2"/>
    <w:rsid w:val="00F67224"/>
    <w:rsid w:val="00FA6E46"/>
    <w:rsid w:val="00FC1BB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560</Words>
  <Characters>8893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IM lucky</cp:lastModifiedBy>
  <cp:revision>2</cp:revision>
  <dcterms:created xsi:type="dcterms:W3CDTF">2019-08-15T16:56:00Z</dcterms:created>
  <dcterms:modified xsi:type="dcterms:W3CDTF">2019-08-15T16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xOKOALbx"/&gt;&lt;style id="http://www.zotero.org/styles/apa" locale="en-US" hasBibliography="1" bibliographyStyleHasBeenSet="1"/&gt;&lt;prefs&gt;&lt;pref name="fieldType" value="Field"/&gt;&lt;/prefs&gt;&lt;/data&gt;</vt:lpwstr>
  </property>
</Properties>
</file>